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88C35C" w14:textId="77777777" w:rsidR="000D57FA" w:rsidRDefault="000D57FA" w:rsidP="000D57FA">
      <w:pPr>
        <w:spacing w:line="96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A1715"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6035B2C" wp14:editId="29CD9894">
            <wp:extent cx="1080000" cy="1079770"/>
            <wp:effectExtent l="19050" t="0" r="5850" b="0"/>
            <wp:docPr id="6" name="Picture 6" descr="F:\SEMESTER 2\FOLDER DOWNLOAD 2s\LPM Penalaran\unm_logo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SEMESTER 2\FOLDER DOWNLOAD 2s\LPM Penalaran\unm_logo.jpg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0000" cy="1079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BB8773" w14:textId="77777777" w:rsidR="000D57FA" w:rsidRDefault="000D57FA" w:rsidP="000D57FA">
      <w:pPr>
        <w:spacing w:line="96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32"/>
          <w:szCs w:val="32"/>
        </w:rPr>
        <w:t>SKRIPSI</w:t>
      </w:r>
    </w:p>
    <w:p w14:paraId="5E481753" w14:textId="77777777" w:rsidR="000D57FA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ALISIS SOAL UJIAN SEKOLAH BERSTANDAR NASIONAL (USBN) SMA NEGERI SE- KOTA MAKASSAR</w:t>
      </w:r>
    </w:p>
    <w:p w14:paraId="0EB3AF1C" w14:textId="77777777" w:rsidR="000D57FA" w:rsidRDefault="000D57FA" w:rsidP="000D57FA">
      <w:pPr>
        <w:contextualSpacing/>
        <w:rPr>
          <w:rFonts w:ascii="Times New Roman" w:hAnsi="Times New Roman" w:cs="Times New Roman"/>
          <w:b/>
          <w:sz w:val="24"/>
          <w:szCs w:val="24"/>
        </w:rPr>
      </w:pPr>
    </w:p>
    <w:p w14:paraId="1E51847D" w14:textId="77777777" w:rsidR="000D57FA" w:rsidRDefault="000D57FA" w:rsidP="000D57FA">
      <w:pPr>
        <w:contextualSpacing/>
        <w:rPr>
          <w:rFonts w:ascii="Times New Roman" w:hAnsi="Times New Roman" w:cs="Times New Roman"/>
          <w:b/>
          <w:sz w:val="24"/>
          <w:szCs w:val="24"/>
        </w:rPr>
      </w:pPr>
    </w:p>
    <w:p w14:paraId="3854758B" w14:textId="77777777" w:rsidR="000D57FA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B2E2FF0" w14:textId="77777777" w:rsidR="000D57FA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5F1C6E1" w14:textId="77777777" w:rsidR="000D57FA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7678486" w14:textId="77777777" w:rsidR="000D57FA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MI JAYA</w:t>
      </w:r>
    </w:p>
    <w:p w14:paraId="1953D9E8" w14:textId="77777777" w:rsidR="000D57FA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312442003</w:t>
      </w:r>
    </w:p>
    <w:p w14:paraId="40DB48DC" w14:textId="77777777" w:rsidR="000D57FA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78706E0" w14:textId="77777777" w:rsidR="000D57FA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21F88E1" w14:textId="77777777" w:rsidR="000D57FA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ED300D9" w14:textId="77777777" w:rsidR="000D57FA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FD447E5" w14:textId="77777777" w:rsidR="000D57FA" w:rsidRPr="006A1715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DD6E579" w14:textId="77777777" w:rsidR="000D57FA" w:rsidRPr="006A1715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A1715">
        <w:rPr>
          <w:rFonts w:ascii="Times New Roman" w:hAnsi="Times New Roman" w:cs="Times New Roman"/>
          <w:b/>
          <w:sz w:val="24"/>
          <w:szCs w:val="24"/>
        </w:rPr>
        <w:t>PROGRAM STUDI PENDIDIKAN FISIKA</w:t>
      </w:r>
    </w:p>
    <w:p w14:paraId="282E1F29" w14:textId="77777777" w:rsidR="000D57FA" w:rsidRPr="006A1715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A1715">
        <w:rPr>
          <w:rFonts w:ascii="Times New Roman" w:hAnsi="Times New Roman" w:cs="Times New Roman"/>
          <w:b/>
          <w:sz w:val="24"/>
          <w:szCs w:val="24"/>
        </w:rPr>
        <w:t>JURUSAN FISIKA</w:t>
      </w:r>
    </w:p>
    <w:p w14:paraId="0C6E3752" w14:textId="77777777" w:rsidR="000D57FA" w:rsidRPr="006A1715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A1715">
        <w:rPr>
          <w:rFonts w:ascii="Times New Roman" w:hAnsi="Times New Roman" w:cs="Times New Roman"/>
          <w:b/>
          <w:sz w:val="24"/>
          <w:szCs w:val="24"/>
        </w:rPr>
        <w:t>FAKULTAS MATEMATIKA DAN ILMU PENGETAHUAN ALAM</w:t>
      </w:r>
    </w:p>
    <w:p w14:paraId="7B4D0CF1" w14:textId="77777777" w:rsidR="000D57FA" w:rsidRPr="006A1715" w:rsidRDefault="000D57FA" w:rsidP="000D57FA">
      <w:pPr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A1715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55F676AE" w14:textId="5B3DE7FF" w:rsidR="00E60088" w:rsidRDefault="000D57FA" w:rsidP="000D57FA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9</w:t>
      </w:r>
    </w:p>
    <w:p w14:paraId="70FA0FEE" w14:textId="444205B0" w:rsidR="000D57FA" w:rsidRDefault="000D57FA" w:rsidP="000D57FA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3E0FDE4" w14:textId="5978DC35" w:rsidR="000D57FA" w:rsidRDefault="000D57FA" w:rsidP="000D57FA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CA4C8EE" w14:textId="28BD069D" w:rsidR="000D57FA" w:rsidRDefault="000D57FA" w:rsidP="000D57FA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6B378B1" w14:textId="5E2A1F53" w:rsidR="000D57FA" w:rsidRDefault="000D57FA" w:rsidP="000D57FA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100AB44" w14:textId="61B709B2" w:rsidR="000D57FA" w:rsidRDefault="000D57FA" w:rsidP="000D57FA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5FBE222" w14:textId="6B1EFE7A" w:rsidR="000D57FA" w:rsidRDefault="000D57FA" w:rsidP="000D57FA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F157D24" w14:textId="166E9A6F" w:rsidR="000D57FA" w:rsidRDefault="000D57FA" w:rsidP="000D57FA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E3748E3" w14:textId="77777777" w:rsidR="000D57FA" w:rsidRDefault="000D57FA" w:rsidP="000D57FA">
      <w:pPr>
        <w:pStyle w:val="Heading1"/>
        <w:spacing w:before="240" w:line="960" w:lineRule="auto"/>
        <w:rPr>
          <w:rFonts w:cs="Times New Roman"/>
          <w:szCs w:val="24"/>
        </w:rPr>
      </w:pPr>
      <w:bookmarkStart w:id="0" w:name="_Toc524045244"/>
      <w:r>
        <w:rPr>
          <w:rFonts w:cs="Times New Roman"/>
          <w:szCs w:val="24"/>
        </w:rPr>
        <w:lastRenderedPageBreak/>
        <w:t>ABSTRAK</w:t>
      </w:r>
      <w:bookmarkEnd w:id="0"/>
    </w:p>
    <w:p w14:paraId="29F4324A" w14:textId="77777777" w:rsidR="000D57FA" w:rsidRDefault="000D57FA" w:rsidP="000D57FA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mi Jaya, 2018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Butir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Uji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Berstandar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Nasional (USBN) SMA Negeri Se- Kota Makassar.</w:t>
      </w:r>
      <w:r w:rsidRPr="0004106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6D1666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6D1666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6D1666">
        <w:rPr>
          <w:rFonts w:ascii="Times New Roman" w:hAnsi="Times New Roman" w:cs="Times New Roman"/>
          <w:sz w:val="24"/>
          <w:szCs w:val="24"/>
        </w:rPr>
        <w:t xml:space="preserve"> Pendidikan </w:t>
      </w:r>
      <w:proofErr w:type="spellStart"/>
      <w:r w:rsidRPr="006D1666">
        <w:rPr>
          <w:rFonts w:ascii="Times New Roman" w:hAnsi="Times New Roman" w:cs="Times New Roman"/>
          <w:sz w:val="24"/>
          <w:szCs w:val="24"/>
        </w:rPr>
        <w:t>Fis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c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D1666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Pr="006D16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1666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6D16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1666">
        <w:rPr>
          <w:rFonts w:ascii="Times New Roman" w:hAnsi="Times New Roman" w:cs="Times New Roman"/>
          <w:sz w:val="24"/>
          <w:szCs w:val="24"/>
        </w:rPr>
        <w:t>Fisika</w:t>
      </w:r>
      <w:proofErr w:type="spellEnd"/>
      <w:r w:rsidRPr="006D16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1666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6D16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1666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6D16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1666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6D16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1666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6D16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1666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6D166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Makassar (</w:t>
      </w:r>
      <w:proofErr w:type="spellStart"/>
      <w:r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Ais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ziz dan S. </w:t>
      </w:r>
      <w:proofErr w:type="spellStart"/>
      <w:r>
        <w:rPr>
          <w:rFonts w:ascii="Times New Roman" w:hAnsi="Times New Roman" w:cs="Times New Roman"/>
          <w:sz w:val="24"/>
          <w:szCs w:val="24"/>
        </w:rPr>
        <w:t>Salm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i)</w:t>
      </w:r>
    </w:p>
    <w:p w14:paraId="183A043F" w14:textId="77777777" w:rsidR="000D57FA" w:rsidRDefault="000D57FA" w:rsidP="000D57FA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04C1A3AE" w14:textId="77777777" w:rsidR="000D57FA" w:rsidRDefault="000D57FA" w:rsidP="000D57FA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si-k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USBN 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uk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sional (USBN)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7/2018 Mata Pelajaran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las XII SMA Negeri Se- Kota Makassar.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l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A Negeri Se- Kota Makassa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ilayah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kassar.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56D3">
        <w:rPr>
          <w:rFonts w:ascii="Times New Roman" w:hAnsi="Times New Roman" w:cs="Times New Roman"/>
          <w:i/>
          <w:sz w:val="24"/>
          <w:szCs w:val="24"/>
        </w:rPr>
        <w:t xml:space="preserve">Microsoft excel dan SPSS </w:t>
      </w:r>
      <w:proofErr w:type="spellStart"/>
      <w:r w:rsidRPr="001356D3">
        <w:rPr>
          <w:rFonts w:ascii="Times New Roman" w:hAnsi="Times New Roman" w:cs="Times New Roman"/>
          <w:i/>
          <w:sz w:val="24"/>
          <w:szCs w:val="24"/>
        </w:rPr>
        <w:t>versi</w:t>
      </w:r>
      <w:proofErr w:type="spellEnd"/>
      <w:r w:rsidRPr="001356D3">
        <w:rPr>
          <w:rFonts w:ascii="Times New Roman" w:hAnsi="Times New Roman" w:cs="Times New Roman"/>
          <w:i/>
          <w:sz w:val="24"/>
          <w:szCs w:val="24"/>
        </w:rPr>
        <w:t xml:space="preserve"> 20. </w:t>
      </w:r>
      <w:r w:rsidRPr="001356D3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1356D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5 </w:t>
      </w:r>
      <w:proofErr w:type="spellStart"/>
      <w:r>
        <w:rPr>
          <w:rFonts w:ascii="Times New Roman" w:hAnsi="Times New Roman" w:cs="Times New Roman"/>
          <w:sz w:val="24"/>
          <w:szCs w:val="24"/>
        </w:rPr>
        <w:t>but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BN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1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lid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,76%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uk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level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1,43%, level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,86% dan level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5,71%.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4,28%,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4,28%,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,00%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el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1,42%.</w:t>
      </w:r>
    </w:p>
    <w:p w14:paraId="13B105EF" w14:textId="77777777" w:rsidR="000D57FA" w:rsidRDefault="000D57FA" w:rsidP="000D57FA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093D4C63" w14:textId="77777777" w:rsidR="000D57FA" w:rsidRPr="001356D3" w:rsidRDefault="000D57FA" w:rsidP="000D57FA">
      <w:pPr>
        <w:spacing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5066A">
        <w:rPr>
          <w:rFonts w:ascii="Times New Roman" w:hAnsi="Times New Roman" w:cs="Times New Roman"/>
          <w:b/>
          <w:sz w:val="24"/>
          <w:szCs w:val="24"/>
        </w:rPr>
        <w:t xml:space="preserve">Kata </w:t>
      </w:r>
      <w:proofErr w:type="spellStart"/>
      <w:r w:rsidRPr="0095066A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t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BN.</w:t>
      </w:r>
    </w:p>
    <w:p w14:paraId="3999A6B3" w14:textId="569CFEB0" w:rsidR="00145594" w:rsidRDefault="00145594" w:rsidP="00145594"/>
    <w:p w14:paraId="5FE381B9" w14:textId="35F4839A" w:rsidR="00145594" w:rsidRDefault="00145594" w:rsidP="00145594"/>
    <w:p w14:paraId="00698C48" w14:textId="6C3757C2" w:rsidR="00145594" w:rsidRDefault="00145594" w:rsidP="00145594"/>
    <w:p w14:paraId="222E90C3" w14:textId="6F743E43" w:rsidR="00145594" w:rsidRDefault="00145594" w:rsidP="00145594"/>
    <w:p w14:paraId="59857DBC" w14:textId="713576A0" w:rsidR="00145594" w:rsidRDefault="00145594" w:rsidP="00145594"/>
    <w:p w14:paraId="2B14D675" w14:textId="59740392" w:rsidR="00145594" w:rsidRDefault="00145594" w:rsidP="00145594"/>
    <w:p w14:paraId="52B9D34D" w14:textId="3DEC13F4" w:rsidR="00145594" w:rsidRDefault="00145594" w:rsidP="00145594"/>
    <w:p w14:paraId="24C64F75" w14:textId="66E310D8" w:rsidR="00145594" w:rsidRDefault="00145594" w:rsidP="00145594"/>
    <w:p w14:paraId="300A2A67" w14:textId="11097588" w:rsidR="00145594" w:rsidRDefault="00145594" w:rsidP="00145594"/>
    <w:p w14:paraId="32EE9A27" w14:textId="069CA968" w:rsidR="00145594" w:rsidRDefault="00145594" w:rsidP="00145594"/>
    <w:p w14:paraId="431BA916" w14:textId="17329493" w:rsidR="00145594" w:rsidRDefault="00145594" w:rsidP="00145594"/>
    <w:p w14:paraId="0A7A8E3E" w14:textId="1AAF94E7" w:rsidR="00145594" w:rsidRDefault="00145594" w:rsidP="00145594"/>
    <w:p w14:paraId="2ACEE209" w14:textId="5DC23B20" w:rsidR="00145594" w:rsidRDefault="00145594" w:rsidP="00145594"/>
    <w:p w14:paraId="7F632761" w14:textId="75977CB4" w:rsidR="00145594" w:rsidRDefault="004E782A" w:rsidP="00145594">
      <w:r>
        <w:lastRenderedPageBreak/>
        <w:fldChar w:fldCharType="begin" w:fldLock="1"/>
      </w:r>
      <w:r>
        <w:instrText>ADDIN CSL_CITATION {"citationItems":[{"id":"ITEM-1","itemData":{"author":[{"dropping-particle":"","family":"Sappaile","given":"Baso Intang","non-dropping-particle":"","parse-names":false,"suffix":""}],"container-title":"Jurnal Pendidikan dan Kebudayaan Edisi Khusus","id":"ITEM-1","issued":{"date-parts":[["2006"]]},"title":"Pengaruh metode mengajar dan ragam tes terhadap hasil belajar matematika dengan mengontrol sikap siswa","type":"article-journal"},"uris":["http://www.mendeley.com/documents/?uuid=b2e2f3c0-08e3-4731-bdbc-73a816e132b2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4E782A">
        <w:rPr>
          <w:noProof/>
        </w:rPr>
        <w:t>[1]</w:t>
      </w:r>
      <w:r>
        <w:fldChar w:fldCharType="end"/>
      </w:r>
    </w:p>
    <w:p w14:paraId="2BFD11A4" w14:textId="5B0D3E42" w:rsidR="004E782A" w:rsidRPr="004E782A" w:rsidRDefault="004E782A" w:rsidP="004E782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E782A">
        <w:rPr>
          <w:rFonts w:ascii="Calibri" w:hAnsi="Calibri" w:cs="Calibri"/>
          <w:noProof/>
          <w:szCs w:val="24"/>
        </w:rPr>
        <w:t>[1]</w:t>
      </w:r>
      <w:r w:rsidRPr="004E782A">
        <w:rPr>
          <w:rFonts w:ascii="Calibri" w:hAnsi="Calibri" w:cs="Calibri"/>
          <w:noProof/>
          <w:szCs w:val="24"/>
        </w:rPr>
        <w:tab/>
        <w:t xml:space="preserve">B. I. Sappaile, “Pengaruh metode mengajar dan ragam tes terhadap hasil belajar matematika dengan mengontrol sikap siswa,” </w:t>
      </w:r>
      <w:r w:rsidRPr="004E782A">
        <w:rPr>
          <w:rFonts w:ascii="Calibri" w:hAnsi="Calibri" w:cs="Calibri"/>
          <w:i/>
          <w:iCs/>
          <w:noProof/>
          <w:szCs w:val="24"/>
        </w:rPr>
        <w:t>J. Pendidik. dan Kebud. Ed. Khusus</w:t>
      </w:r>
      <w:r w:rsidRPr="004E782A">
        <w:rPr>
          <w:rFonts w:ascii="Calibri" w:hAnsi="Calibri" w:cs="Calibri"/>
          <w:noProof/>
          <w:szCs w:val="24"/>
        </w:rPr>
        <w:t>, 2006.</w:t>
      </w:r>
    </w:p>
    <w:p w14:paraId="32BC34C2" w14:textId="13AFD1B8" w:rsidR="004E782A" w:rsidRDefault="004E782A" w:rsidP="00145594">
      <w:r>
        <w:fldChar w:fldCharType="end"/>
      </w:r>
      <w:bookmarkStart w:id="1" w:name="_GoBack"/>
      <w:bookmarkEnd w:id="1"/>
    </w:p>
    <w:sectPr w:rsidR="004E782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57FA"/>
    <w:rsid w:val="000D57FA"/>
    <w:rsid w:val="00145594"/>
    <w:rsid w:val="004E782A"/>
    <w:rsid w:val="00E600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E898E2"/>
  <w15:chartTrackingRefBased/>
  <w15:docId w15:val="{63A6289D-51DC-4B49-8C59-F8B7CA8821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57FA"/>
    <w:pPr>
      <w:spacing w:after="200" w:line="276" w:lineRule="auto"/>
    </w:pPr>
    <w:rPr>
      <w:rFonts w:eastAsiaTheme="minorEastAsia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D57FA"/>
    <w:pPr>
      <w:keepNext/>
      <w:keepLines/>
      <w:spacing w:after="0"/>
      <w:jc w:val="center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D57FA"/>
    <w:rPr>
      <w:rFonts w:ascii="Times New Roman" w:eastAsiaTheme="majorEastAsia" w:hAnsi="Times New Roman" w:cstheme="majorBidi"/>
      <w:b/>
      <w:bCs/>
      <w:color w:val="000000" w:themeColor="text1"/>
      <w:sz w:val="24"/>
      <w:szCs w:val="2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C07377-AFFA-4C79-8E9A-B7E96FE851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3</Pages>
  <Words>425</Words>
  <Characters>242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2</cp:revision>
  <dcterms:created xsi:type="dcterms:W3CDTF">2019-06-28T03:52:00Z</dcterms:created>
  <dcterms:modified xsi:type="dcterms:W3CDTF">2019-06-28T04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